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r w:rsidRPr="00C96331">
        <w:rPr>
          <w:lang w:val="en-US"/>
        </w:rPr>
        <w:t xml:space="preserve">Palavras-chave: </w:t>
      </w:r>
      <w:r w:rsidRPr="00C96331">
        <w:rPr>
          <w:i/>
          <w:iCs/>
          <w:lang w:val="en-US"/>
        </w:rPr>
        <w:t>RecSys.</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r>
        <w:t>BIBLIOGRAFIA  ....................................................................................................................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Refdecomentrio"/>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Refdecomentrio"/>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Refdecomentrio"/>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Refdecomentrio"/>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07AE03B3"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o usuário</w:t>
      </w:r>
      <w:r w:rsidR="005E12CA">
        <w:t>s</w:t>
      </w:r>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11EDC4DB"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t xml:space="preserve"> 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12636DF2" w14:textId="77777777"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commentRangeStart w:id="4"/>
      <w:r w:rsidR="009C47CA">
        <w:t>Esse estudo buscar</w:t>
      </w:r>
      <w:r w:rsidR="007569CE">
        <w:t>á</w:t>
      </w:r>
      <w:r w:rsidR="009C47CA">
        <w:t xml:space="preserve"> entender a personalidade musical de cada usuário</w:t>
      </w:r>
      <w:r w:rsidR="007569CE">
        <w:t>,</w:t>
      </w:r>
      <w:r w:rsidR="009C47CA">
        <w:t xml:space="preserve"> </w:t>
      </w:r>
      <w:r w:rsidR="007569CE">
        <w:t xml:space="preserve">por meio </w:t>
      </w:r>
      <w:r w:rsidR="009C47CA">
        <w:t xml:space="preserve">dos dados </w:t>
      </w:r>
      <w:r w:rsidR="00DB140E">
        <w:t>obtidos</w:t>
      </w:r>
      <w:r w:rsidR="009C47CA">
        <w:t xml:space="preserve"> e dos estudos de </w:t>
      </w:r>
      <w:r w:rsidR="009C47CA" w:rsidRPr="009C47CA">
        <w:rPr>
          <w:i/>
          <w:iCs/>
        </w:rPr>
        <w:t>Machin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commentRangeEnd w:id="4"/>
      <w:r w:rsidR="007569CE">
        <w:rPr>
          <w:rStyle w:val="Refdecomentrio"/>
        </w:rPr>
        <w:commentReference w:id="4"/>
      </w:r>
    </w:p>
    <w:p w14:paraId="7824D696" w14:textId="0A431630" w:rsidR="00682831" w:rsidRDefault="007569CE" w:rsidP="00682831">
      <w:pPr>
        <w:spacing w:line="360" w:lineRule="auto"/>
        <w:ind w:firstLine="708"/>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de algum</w:t>
      </w:r>
      <w:bookmarkStart w:id="5" w:name="_GoBack"/>
      <w:bookmarkEnd w:id="5"/>
      <w:r w:rsidR="00D71A88">
        <w:t xml:space="preserve">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Com o estudo realizado e os registros de contextos prontos, utilizaremos da pesquisa experimental para avaliar a base disponível através dos algoritmos de </w:t>
      </w:r>
      <w:r w:rsidR="00516D0F" w:rsidRPr="00ED3F5D">
        <w:rPr>
          <w:i/>
          <w:iCs/>
        </w:rPr>
        <w:t>RecSys</w:t>
      </w:r>
      <w:r w:rsidR="00990CCE">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6E777733" w:rsidR="008C2892" w:rsidDel="00447443" w:rsidRDefault="00CF320F" w:rsidP="00682831">
      <w:pPr>
        <w:spacing w:line="360" w:lineRule="auto"/>
        <w:ind w:firstLine="708"/>
        <w:jc w:val="both"/>
        <w:rPr>
          <w:del w:id="6" w:author="Érico Souza Loewe" w:date="2020-04-02T20:00:00Z"/>
        </w:rPr>
      </w:pPr>
      <w:commentRangeStart w:id="7"/>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w:t>
      </w:r>
      <w:r w:rsidR="00BB2CB6">
        <w:t>tendências</w:t>
      </w:r>
      <w:r w:rsidR="00C14F68">
        <w:t>.</w:t>
      </w:r>
      <w:commentRangeEnd w:id="7"/>
      <w:r w:rsidR="001E1194">
        <w:rPr>
          <w:rStyle w:val="Refdecomentrio"/>
        </w:rPr>
        <w:commentReference w:id="7"/>
      </w:r>
    </w:p>
    <w:p w14:paraId="308712EA" w14:textId="77777777" w:rsidR="00447443" w:rsidRDefault="00447443" w:rsidP="00682831">
      <w:pPr>
        <w:spacing w:line="360" w:lineRule="auto"/>
        <w:ind w:firstLine="708"/>
        <w:jc w:val="both"/>
        <w:rPr>
          <w:ins w:id="8" w:author="Érico Souza Loewe" w:date="2020-04-02T20:00:00Z"/>
        </w:rPr>
      </w:pPr>
    </w:p>
    <w:p w14:paraId="41DD0CD8" w14:textId="28B359F4" w:rsidR="00447443" w:rsidDel="00447443" w:rsidRDefault="00412CD5" w:rsidP="0033313F">
      <w:pPr>
        <w:spacing w:line="360" w:lineRule="auto"/>
        <w:ind w:firstLine="851"/>
        <w:jc w:val="both"/>
        <w:rPr>
          <w:del w:id="9" w:author="Érico Souza Loewe" w:date="2020-04-02T19:58:00Z"/>
        </w:rPr>
      </w:pPr>
      <w:commentRangeStart w:id="10"/>
      <w:r>
        <w:t xml:space="preserve">Ao final, será apresentado nessa pesquisa diversos comportamentos e tendências </w:t>
      </w:r>
      <w:r w:rsidR="00077CEF">
        <w:t xml:space="preserve">dos usuários </w:t>
      </w:r>
      <w:r>
        <w:t>encontradas a partir dess</w:t>
      </w:r>
      <w:r w:rsidR="00077CEF">
        <w:t>e sistema.</w:t>
      </w:r>
      <w:commentRangeEnd w:id="10"/>
      <w:r w:rsidR="001E1194">
        <w:rPr>
          <w:rStyle w:val="Refdecomentrio"/>
        </w:rPr>
        <w:commentReference w:id="10"/>
      </w:r>
    </w:p>
    <w:p w14:paraId="4E284B30" w14:textId="6055EB42" w:rsidR="008E72A8" w:rsidRDefault="004868F7" w:rsidP="0033313F">
      <w:pPr>
        <w:spacing w:line="360" w:lineRule="auto"/>
        <w:ind w:firstLine="851"/>
        <w:jc w:val="both"/>
      </w:pPr>
      <w:del w:id="11" w:author="Érico Souza Loewe" w:date="2020-04-02T19:59:00Z">
        <w:r w:rsidDel="00447443">
          <w:br w:type="page"/>
        </w:r>
      </w:del>
      <w:r w:rsidR="00447443">
        <w:t xml:space="preserve"> Procura-se responder a seguinte questão: </w:t>
      </w:r>
      <w:r w:rsidR="008C7DC7">
        <w:t xml:space="preserve">É possível aperfeiçoar as recomendações de um sistema aplicando os conhecimentos de RecSys em cima dos dados de contexto comportamental e de ambiente gerados pelo usuário através </w:t>
      </w:r>
      <w:r w:rsidR="008E72A8">
        <w:t xml:space="preserve">de suas </w:t>
      </w:r>
      <w:r w:rsidR="00916F8C">
        <w:t>músicas</w:t>
      </w:r>
      <w:r w:rsidR="008C7DC7">
        <w:t xml:space="preserve"> conhecidas</w:t>
      </w:r>
      <w:r w:rsidR="008E72A8">
        <w:t xml:space="preserve"> reproduzidas</w:t>
      </w:r>
      <w:r w:rsidR="0033313F">
        <w:t>?</w:t>
      </w:r>
    </w:p>
    <w:p w14:paraId="65F47293" w14:textId="77777777" w:rsidR="008E72A8" w:rsidRDefault="008E72A8">
      <w:r>
        <w:br w:type="page"/>
      </w:r>
    </w:p>
    <w:p w14:paraId="04BBFC61" w14:textId="08822856" w:rsidR="00D113DA" w:rsidRPr="00803DA8" w:rsidRDefault="00803DA8" w:rsidP="00803DA8">
      <w:pPr>
        <w:pStyle w:val="Ttulo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r>
              <w:t>Abr</w:t>
            </w:r>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r>
              <w:t>Jun</w:t>
            </w:r>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12"/>
            <w:r>
              <w:t xml:space="preserve">Estudar técnicas para avaliar </w:t>
            </w:r>
            <w:commentRangeStart w:id="13"/>
            <w:r>
              <w:t>os</w:t>
            </w:r>
            <w:commentRangeEnd w:id="13"/>
            <w:r w:rsidR="001E1194">
              <w:rPr>
                <w:rStyle w:val="Refdecomentrio"/>
              </w:rPr>
              <w:commentReference w:id="13"/>
            </w:r>
            <w:r>
              <w:t xml:space="preserve"> </w:t>
            </w:r>
            <w:r w:rsidR="00F57066">
              <w:t>resultados</w:t>
            </w:r>
            <w:commentRangeEnd w:id="12"/>
            <w:r w:rsidR="001E1194">
              <w:rPr>
                <w:rStyle w:val="Refdecomentrio"/>
              </w:rPr>
              <w:commentReference w:id="12"/>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r>
              <w:t>Ago</w:t>
            </w:r>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r>
              <w:t>Nov</w:t>
            </w:r>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14"/>
            <w:r>
              <w:t>Análise dos resultados</w:t>
            </w:r>
            <w:commentRangeEnd w:id="14"/>
            <w:r w:rsidR="001E1194">
              <w:rPr>
                <w:rStyle w:val="Refdecomentrio"/>
              </w:rPr>
              <w:commentReference w:id="14"/>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tulo"/>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2"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3"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4"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7" w:author="Juliano Varella De Carvalho" w:date="2020-04-01T19:01:00Z" w:initials="JVDC">
    <w:p w14:paraId="1BEA7FDF" w14:textId="43035F34" w:rsidR="001E1194" w:rsidRDefault="001E1194">
      <w:pPr>
        <w:pStyle w:val="Textodecomentrio"/>
      </w:pPr>
      <w:r>
        <w:t xml:space="preserve">A abordagem quantitativa </w:t>
      </w:r>
      <w:r>
        <w:rPr>
          <w:rStyle w:val="Refdecomentrio"/>
        </w:rPr>
        <w:annotationRef/>
      </w:r>
      <w:r>
        <w:t>não é bem isso.</w:t>
      </w:r>
    </w:p>
  </w:comment>
  <w:comment w:id="10" w:author="Juliano Varella De Carvalho" w:date="2020-04-01T19:02:00Z" w:initials="JVDC">
    <w:p w14:paraId="5A206F99" w14:textId="77777777" w:rsidR="001E1194" w:rsidRDefault="001E1194">
      <w:pPr>
        <w:pStyle w:val="Textodecomentrio"/>
      </w:pPr>
      <w:r>
        <w:rPr>
          <w:rStyle w:val="Refdecomentrio"/>
        </w:rPr>
        <w:annotationRef/>
      </w:r>
      <w:r>
        <w:t>Não precisa de tanto detalhamento. Guarda isso para o TC1.</w:t>
      </w:r>
    </w:p>
    <w:p w14:paraId="50914A8E" w14:textId="77777777" w:rsidR="001E1194" w:rsidRDefault="001E1194">
      <w:pPr>
        <w:pStyle w:val="Textodecomentrio"/>
      </w:pPr>
    </w:p>
    <w:p w14:paraId="66F717AD" w14:textId="4C641BEE" w:rsidR="001E1194" w:rsidRDefault="001E1194">
      <w:pPr>
        <w:pStyle w:val="Textodecomentrio"/>
      </w:pPr>
      <w:r>
        <w:t>Precisas inserir a tua questão de pesquisa.</w:t>
      </w:r>
    </w:p>
  </w:comment>
  <w:comment w:id="13" w:author="Juliano Varella De Carvalho" w:date="2020-04-01T19:03:00Z" w:initials="JVDC">
    <w:p w14:paraId="7B435FDF" w14:textId="719B6402" w:rsidR="001E1194" w:rsidRDefault="001E1194">
      <w:pPr>
        <w:pStyle w:val="Textodecomentrio"/>
      </w:pPr>
      <w:r>
        <w:rPr>
          <w:rStyle w:val="Refdecomentrio"/>
        </w:rPr>
        <w:annotationRef/>
      </w:r>
      <w:r>
        <w:t>Todos os itens poderiam constar na tua metodologia... dando um passo a passo do que farás.</w:t>
      </w:r>
    </w:p>
  </w:comment>
  <w:comment w:id="12" w:author="Juliano Varella De Carvalho" w:date="2020-04-01T19:03:00Z" w:initials="JVDC">
    <w:p w14:paraId="37906A3B" w14:textId="3A481B12" w:rsidR="001E1194" w:rsidRDefault="001E1194">
      <w:pPr>
        <w:pStyle w:val="Textodecomentrio"/>
      </w:pPr>
      <w:r>
        <w:rPr>
          <w:rStyle w:val="Refdecomentrio"/>
        </w:rPr>
        <w:annotationRef/>
      </w:r>
    </w:p>
  </w:comment>
  <w:comment w:id="14"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D04F6A" w15:done="1"/>
  <w15:commentEx w15:paraId="5FDACC86" w15:done="1"/>
  <w15:commentEx w15:paraId="6C7080DD" w15:done="1"/>
  <w15:commentEx w15:paraId="2A32AAE8" w15:done="1"/>
  <w15:commentEx w15:paraId="404FE92A" w15:done="0"/>
  <w15:commentEx w15:paraId="1BEA7FDF" w15:done="0"/>
  <w15:commentEx w15:paraId="66F717AD" w15:done="0"/>
  <w15:commentEx w15:paraId="7B435FDF" w15:done="0"/>
  <w15:commentEx w15:paraId="37906A3B" w15:done="0"/>
  <w15:commentEx w15:paraId="7158A5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1BEA7FDF" w16cid:durableId="222F6379"/>
  <w16cid:commentId w16cid:paraId="66F717AD" w16cid:durableId="222F63BB"/>
  <w16cid:commentId w16cid:paraId="7B435FDF" w16cid:durableId="222F63F4"/>
  <w16cid:commentId w16cid:paraId="37906A3B" w16cid:durableId="222F63EC"/>
  <w16cid:commentId w16cid:paraId="7158A5DF" w16cid:durableId="222F64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ECA931" w14:textId="77777777" w:rsidR="00661A38" w:rsidRDefault="00661A38">
      <w:r>
        <w:separator/>
      </w:r>
    </w:p>
  </w:endnote>
  <w:endnote w:type="continuationSeparator" w:id="0">
    <w:p w14:paraId="7359979C" w14:textId="77777777" w:rsidR="00661A38" w:rsidRDefault="00661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50783B" w14:textId="77777777" w:rsidR="00661A38" w:rsidRDefault="00661A38">
      <w:r>
        <w:separator/>
      </w:r>
    </w:p>
  </w:footnote>
  <w:footnote w:type="continuationSeparator" w:id="0">
    <w:p w14:paraId="3F007071" w14:textId="77777777" w:rsidR="00661A38" w:rsidRDefault="00661A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63D2"/>
    <w:rsid w:val="000442E2"/>
    <w:rsid w:val="00046C39"/>
    <w:rsid w:val="0004769F"/>
    <w:rsid w:val="0005630D"/>
    <w:rsid w:val="00061C5A"/>
    <w:rsid w:val="00065A21"/>
    <w:rsid w:val="00077CEF"/>
    <w:rsid w:val="000849EE"/>
    <w:rsid w:val="00086D34"/>
    <w:rsid w:val="000A2209"/>
    <w:rsid w:val="000A597A"/>
    <w:rsid w:val="000B2A71"/>
    <w:rsid w:val="000D6A47"/>
    <w:rsid w:val="000E1EB9"/>
    <w:rsid w:val="000E2F2D"/>
    <w:rsid w:val="000E3C79"/>
    <w:rsid w:val="000E5019"/>
    <w:rsid w:val="000F3264"/>
    <w:rsid w:val="00102464"/>
    <w:rsid w:val="00117506"/>
    <w:rsid w:val="00123D9A"/>
    <w:rsid w:val="00130F7F"/>
    <w:rsid w:val="0013305B"/>
    <w:rsid w:val="001357FD"/>
    <w:rsid w:val="00137BCE"/>
    <w:rsid w:val="00165849"/>
    <w:rsid w:val="0017674A"/>
    <w:rsid w:val="00180923"/>
    <w:rsid w:val="001A0DA6"/>
    <w:rsid w:val="001A1E35"/>
    <w:rsid w:val="001A4D94"/>
    <w:rsid w:val="001A7098"/>
    <w:rsid w:val="001A7E18"/>
    <w:rsid w:val="001E0948"/>
    <w:rsid w:val="001E1194"/>
    <w:rsid w:val="001E1ED6"/>
    <w:rsid w:val="001E2280"/>
    <w:rsid w:val="001E4EC7"/>
    <w:rsid w:val="001F1D8F"/>
    <w:rsid w:val="001F50BB"/>
    <w:rsid w:val="0020673C"/>
    <w:rsid w:val="00211E74"/>
    <w:rsid w:val="002123CC"/>
    <w:rsid w:val="0022050D"/>
    <w:rsid w:val="00221F80"/>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E128E"/>
    <w:rsid w:val="002E72AE"/>
    <w:rsid w:val="002F0D5E"/>
    <w:rsid w:val="002F2923"/>
    <w:rsid w:val="002F40D2"/>
    <w:rsid w:val="003009CD"/>
    <w:rsid w:val="00300D4C"/>
    <w:rsid w:val="00301F8A"/>
    <w:rsid w:val="00311098"/>
    <w:rsid w:val="00331A3F"/>
    <w:rsid w:val="003331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195F"/>
    <w:rsid w:val="003C76EE"/>
    <w:rsid w:val="003D020F"/>
    <w:rsid w:val="003D37B3"/>
    <w:rsid w:val="003E56D5"/>
    <w:rsid w:val="00411FD9"/>
    <w:rsid w:val="00412CD5"/>
    <w:rsid w:val="00442874"/>
    <w:rsid w:val="00445ACC"/>
    <w:rsid w:val="00447443"/>
    <w:rsid w:val="00454530"/>
    <w:rsid w:val="004559BF"/>
    <w:rsid w:val="0046152A"/>
    <w:rsid w:val="00462B32"/>
    <w:rsid w:val="0046721D"/>
    <w:rsid w:val="00476C21"/>
    <w:rsid w:val="004776F9"/>
    <w:rsid w:val="0048005E"/>
    <w:rsid w:val="004856F0"/>
    <w:rsid w:val="004868F7"/>
    <w:rsid w:val="00486A97"/>
    <w:rsid w:val="004978B5"/>
    <w:rsid w:val="004A77F3"/>
    <w:rsid w:val="004B129C"/>
    <w:rsid w:val="004D322B"/>
    <w:rsid w:val="004D3B00"/>
    <w:rsid w:val="004E29F1"/>
    <w:rsid w:val="004E46DF"/>
    <w:rsid w:val="004E679D"/>
    <w:rsid w:val="004F07C9"/>
    <w:rsid w:val="005136E1"/>
    <w:rsid w:val="00516D01"/>
    <w:rsid w:val="00516D0F"/>
    <w:rsid w:val="00522587"/>
    <w:rsid w:val="005315E0"/>
    <w:rsid w:val="005329BD"/>
    <w:rsid w:val="00532ADD"/>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4521"/>
    <w:rsid w:val="005F6756"/>
    <w:rsid w:val="005F6EA4"/>
    <w:rsid w:val="00602109"/>
    <w:rsid w:val="006179CD"/>
    <w:rsid w:val="00620C61"/>
    <w:rsid w:val="00621C6E"/>
    <w:rsid w:val="00624DF7"/>
    <w:rsid w:val="00632E75"/>
    <w:rsid w:val="00644844"/>
    <w:rsid w:val="00644E1D"/>
    <w:rsid w:val="00654214"/>
    <w:rsid w:val="00661A38"/>
    <w:rsid w:val="00675514"/>
    <w:rsid w:val="00675C99"/>
    <w:rsid w:val="00682831"/>
    <w:rsid w:val="006A0C15"/>
    <w:rsid w:val="006A35B2"/>
    <w:rsid w:val="006B6577"/>
    <w:rsid w:val="006C68F2"/>
    <w:rsid w:val="006D26BE"/>
    <w:rsid w:val="006D7210"/>
    <w:rsid w:val="006E7ACD"/>
    <w:rsid w:val="006F19DB"/>
    <w:rsid w:val="006F29B0"/>
    <w:rsid w:val="00710340"/>
    <w:rsid w:val="00752BB7"/>
    <w:rsid w:val="007569CE"/>
    <w:rsid w:val="00765436"/>
    <w:rsid w:val="007703A7"/>
    <w:rsid w:val="00781ABE"/>
    <w:rsid w:val="00782F8E"/>
    <w:rsid w:val="007941BD"/>
    <w:rsid w:val="007945EB"/>
    <w:rsid w:val="007A5C79"/>
    <w:rsid w:val="007B2B01"/>
    <w:rsid w:val="007B4B58"/>
    <w:rsid w:val="007C2896"/>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748DF"/>
    <w:rsid w:val="00874D50"/>
    <w:rsid w:val="008832BA"/>
    <w:rsid w:val="0089092D"/>
    <w:rsid w:val="008A03AD"/>
    <w:rsid w:val="008A6A4F"/>
    <w:rsid w:val="008B0271"/>
    <w:rsid w:val="008C2892"/>
    <w:rsid w:val="008C7DC7"/>
    <w:rsid w:val="008E72A8"/>
    <w:rsid w:val="008F067A"/>
    <w:rsid w:val="00912DBC"/>
    <w:rsid w:val="0091406C"/>
    <w:rsid w:val="00916F8C"/>
    <w:rsid w:val="00917AD2"/>
    <w:rsid w:val="00932678"/>
    <w:rsid w:val="0094008B"/>
    <w:rsid w:val="00946763"/>
    <w:rsid w:val="00990CCE"/>
    <w:rsid w:val="009A031F"/>
    <w:rsid w:val="009B26B4"/>
    <w:rsid w:val="009B27D1"/>
    <w:rsid w:val="009B2A94"/>
    <w:rsid w:val="009C125C"/>
    <w:rsid w:val="009C2F9D"/>
    <w:rsid w:val="009C47CA"/>
    <w:rsid w:val="009C7A29"/>
    <w:rsid w:val="009F6952"/>
    <w:rsid w:val="00A00C6E"/>
    <w:rsid w:val="00A1166E"/>
    <w:rsid w:val="00A1241A"/>
    <w:rsid w:val="00A142C6"/>
    <w:rsid w:val="00A2047B"/>
    <w:rsid w:val="00A250D7"/>
    <w:rsid w:val="00A536FE"/>
    <w:rsid w:val="00A64573"/>
    <w:rsid w:val="00A64A8B"/>
    <w:rsid w:val="00A70C3C"/>
    <w:rsid w:val="00A77E61"/>
    <w:rsid w:val="00A81E65"/>
    <w:rsid w:val="00A9441F"/>
    <w:rsid w:val="00AA29F7"/>
    <w:rsid w:val="00AA5D6F"/>
    <w:rsid w:val="00AA5FE5"/>
    <w:rsid w:val="00AC0ACC"/>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77F17"/>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42838"/>
    <w:rsid w:val="00C52103"/>
    <w:rsid w:val="00C55324"/>
    <w:rsid w:val="00C5747F"/>
    <w:rsid w:val="00C6151B"/>
    <w:rsid w:val="00C656A6"/>
    <w:rsid w:val="00C6622F"/>
    <w:rsid w:val="00C71947"/>
    <w:rsid w:val="00C723D2"/>
    <w:rsid w:val="00C7299D"/>
    <w:rsid w:val="00C76D7C"/>
    <w:rsid w:val="00C80461"/>
    <w:rsid w:val="00C85481"/>
    <w:rsid w:val="00C96331"/>
    <w:rsid w:val="00CA7591"/>
    <w:rsid w:val="00CB2D1A"/>
    <w:rsid w:val="00CD1BA0"/>
    <w:rsid w:val="00CE49DE"/>
    <w:rsid w:val="00CE5385"/>
    <w:rsid w:val="00CE6954"/>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5825"/>
    <w:rsid w:val="00F1092A"/>
    <w:rsid w:val="00F14A86"/>
    <w:rsid w:val="00F222CE"/>
    <w:rsid w:val="00F23764"/>
    <w:rsid w:val="00F23B3C"/>
    <w:rsid w:val="00F246E1"/>
    <w:rsid w:val="00F27880"/>
    <w:rsid w:val="00F329D3"/>
    <w:rsid w:val="00F33263"/>
    <w:rsid w:val="00F468DB"/>
    <w:rsid w:val="00F57066"/>
    <w:rsid w:val="00F57EF3"/>
    <w:rsid w:val="00F72449"/>
    <w:rsid w:val="00F728D7"/>
    <w:rsid w:val="00F81557"/>
    <w:rsid w:val="00F86FEB"/>
    <w:rsid w:val="00F935F1"/>
    <w:rsid w:val="00F964AE"/>
    <w:rsid w:val="00FA274C"/>
    <w:rsid w:val="00FA6496"/>
    <w:rsid w:val="00FB0399"/>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A3B440-95D4-4688-BBEA-D30217851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1</Pages>
  <Words>5729</Words>
  <Characters>30938</Characters>
  <Application>Microsoft Office Word</Application>
  <DocSecurity>0</DocSecurity>
  <Lines>257</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7</cp:revision>
  <cp:lastPrinted>2001-08-21T07:59:00Z</cp:lastPrinted>
  <dcterms:created xsi:type="dcterms:W3CDTF">2020-04-01T22:05:00Z</dcterms:created>
  <dcterms:modified xsi:type="dcterms:W3CDTF">2020-04-02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